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58DA" w:rsidRPr="003F58DA" w:rsidRDefault="003F58DA" w:rsidP="00616E32">
      <w:pPr>
        <w:keepNext/>
        <w:keepLines/>
        <w:spacing w:before="240" w:after="0" w:line="360" w:lineRule="auto"/>
        <w:outlineLvl w:val="0"/>
        <w:rPr>
          <w:rFonts w:ascii="Times New Roman" w:eastAsiaTheme="majorEastAsia" w:hAnsi="Times New Roman" w:cstheme="majorBidi"/>
          <w:b/>
          <w:szCs w:val="32"/>
          <w:lang w:val="en-US"/>
        </w:rPr>
      </w:pPr>
      <w:r w:rsidRPr="003F58DA">
        <w:rPr>
          <w:rFonts w:ascii="Times New Roman" w:eastAsiaTheme="majorEastAsia" w:hAnsi="Times New Roman" w:cstheme="majorBidi"/>
          <w:b/>
          <w:szCs w:val="32"/>
          <w:lang w:val="en-US"/>
        </w:rPr>
        <w:t xml:space="preserve">Evaluation of a compressed program for shoulder external rotation </w:t>
      </w:r>
      <w:r>
        <w:rPr>
          <w:rFonts w:ascii="Times New Roman" w:eastAsiaTheme="majorEastAsia" w:hAnsi="Times New Roman" w:cstheme="majorBidi"/>
          <w:b/>
          <w:szCs w:val="32"/>
          <w:lang w:val="en-US"/>
        </w:rPr>
        <w:t>strength in handball</w:t>
      </w:r>
    </w:p>
    <w:p w:rsidR="00E21B6F" w:rsidRPr="00E21B6F" w:rsidRDefault="003F58DA" w:rsidP="00616E32">
      <w:pPr>
        <w:keepNext/>
        <w:keepLines/>
        <w:spacing w:before="240" w:after="0" w:line="360" w:lineRule="auto"/>
        <w:outlineLvl w:val="0"/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>
        <w:rPr>
          <w:rFonts w:ascii="Times New Roman" w:eastAsiaTheme="majorEastAsia" w:hAnsi="Times New Roman" w:cstheme="majorBidi"/>
          <w:b/>
          <w:szCs w:val="32"/>
          <w:lang w:val="en-US"/>
        </w:rPr>
        <w:t>Introduction</w:t>
      </w:r>
    </w:p>
    <w:p w:rsidR="00E21B6F" w:rsidRPr="00E21B6F" w:rsidRDefault="00E21B6F" w:rsidP="00616E32">
      <w:pPr>
        <w:spacing w:before="120" w:after="280" w:line="360" w:lineRule="auto"/>
        <w:rPr>
          <w:rFonts w:ascii="Times New Roman" w:eastAsia="Calibri" w:hAnsi="Times New Roman" w:cs="Times New Roman"/>
          <w:lang w:val="en-US"/>
        </w:rPr>
      </w:pPr>
      <w:r w:rsidRPr="00E21B6F">
        <w:rPr>
          <w:rFonts w:ascii="Times New Roman" w:eastAsia="Calibri" w:hAnsi="Times New Roman" w:cs="Times New Roman"/>
          <w:lang w:val="en-US"/>
        </w:rPr>
        <w:t xml:space="preserve">A considerable amount of handball players </w:t>
      </w:r>
      <w:r w:rsidR="0089528C" w:rsidRPr="00E21B6F">
        <w:rPr>
          <w:rFonts w:ascii="Times New Roman" w:eastAsia="Calibri" w:hAnsi="Times New Roman" w:cs="Times New Roman"/>
          <w:lang w:val="en-US"/>
        </w:rPr>
        <w:t>has</w:t>
      </w:r>
      <w:r w:rsidRPr="00E21B6F">
        <w:rPr>
          <w:rFonts w:ascii="Times New Roman" w:eastAsia="Calibri" w:hAnsi="Times New Roman" w:cs="Times New Roman"/>
          <w:lang w:val="en-US"/>
        </w:rPr>
        <w:t xml:space="preserve"> shoulder pain while playing handball.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TY8L3N0eWxlPjwvRGlzcGxheVRleHQ+PHJlY29yZD48cmVjLW51bWJlcj4xMDE5PC9yZWMt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TY8L3N0eWxlPjwvRGlzcGxheVRleHQ+PHJlY29yZD48cmVjLW51bWJlcj4xMDE5PC9yZWMt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-6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 Handball places large demands on the shoulder </w:t>
      </w:r>
      <w:r w:rsidRPr="00E21B6F">
        <w:rPr>
          <w:rFonts w:ascii="Times New Roman" w:eastAsia="MS Mincho" w:hAnsi="Times New Roman" w:cs="Times New Roman"/>
          <w:lang w:val="en-US" w:eastAsia="da-DK"/>
        </w:rPr>
        <w:t>due to repetitive throwing and tackles. This makes the shoulder region vulnerable for both acute- and overuse injuries.</w:t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begin">
          <w:fldData xml:space="preserve">PEVuZE5vdGU+PENpdGU+PEF1dGhvcj5LZWxseTwvQXV0aG9yPjxZZWFyPjIwMDQ8L1llYXI+PFJl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</w:fldData>
        </w:fldChar>
      </w:r>
      <w:r w:rsidRPr="00E21B6F">
        <w:rPr>
          <w:rFonts w:ascii="Times New Roman" w:eastAsia="MS Mincho" w:hAnsi="Times New Roman" w:cs="Times New Roman"/>
          <w:lang w:val="en-US" w:eastAsia="da-DK"/>
        </w:rPr>
        <w:instrText xml:space="preserve"> ADDIN EN.CITE </w:instrText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begin">
          <w:fldData xml:space="preserve">PEVuZE5vdGU+PENpdGU+PEF1dGhvcj5LZWxseTwvQXV0aG9yPjxZZWFyPjIwMDQ8L1llYXI+PFJl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</w:fldData>
        </w:fldChar>
      </w:r>
      <w:r w:rsidRPr="00E21B6F">
        <w:rPr>
          <w:rFonts w:ascii="Times New Roman" w:eastAsia="MS Mincho" w:hAnsi="Times New Roman" w:cs="Times New Roman"/>
          <w:lang w:val="en-US" w:eastAsia="da-DK"/>
        </w:rPr>
        <w:instrText xml:space="preserve"> ADDIN EN.CITE.DATA </w:instrText>
      </w:r>
      <w:r w:rsidRPr="00E21B6F">
        <w:rPr>
          <w:rFonts w:ascii="Times New Roman" w:eastAsia="MS Mincho" w:hAnsi="Times New Roman" w:cs="Times New Roman"/>
          <w:lang w:val="en-US" w:eastAsia="da-DK"/>
        </w:rPr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end"/>
      </w:r>
      <w:r w:rsidRPr="00E21B6F">
        <w:rPr>
          <w:rFonts w:ascii="Times New Roman" w:eastAsia="MS Mincho" w:hAnsi="Times New Roman" w:cs="Times New Roman"/>
          <w:lang w:val="en-US" w:eastAsia="da-DK"/>
        </w:rPr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separate"/>
      </w:r>
      <w:r w:rsidRPr="00E21B6F">
        <w:rPr>
          <w:rFonts w:ascii="Times New Roman" w:eastAsia="MS Mincho" w:hAnsi="Times New Roman" w:cs="Times New Roman"/>
          <w:noProof/>
          <w:vertAlign w:val="superscript"/>
          <w:lang w:val="en-US" w:eastAsia="da-DK"/>
        </w:rPr>
        <w:t>7,8</w:t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end"/>
      </w:r>
      <w:r w:rsidRPr="00E21B6F">
        <w:rPr>
          <w:rFonts w:ascii="Times New Roman" w:eastAsia="MS Mincho" w:hAnsi="Times New Roman" w:cs="Times New Roman"/>
          <w:lang w:val="en-US" w:eastAsia="da-DK"/>
        </w:rPr>
        <w:t xml:space="preserve"> R</w:t>
      </w:r>
      <w:r w:rsidRPr="00E21B6F">
        <w:rPr>
          <w:rFonts w:ascii="Times New Roman" w:eastAsia="Calibri" w:hAnsi="Times New Roman" w:cs="Times New Roman"/>
          <w:lang w:val="en-US"/>
        </w:rPr>
        <w:t>ecent studies have demonstrated that overuse shoulder problems are dominating,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IsOTwvc3R5bGU+PC9EaXNwbGF5VGV4dD48cmVjb3JkPjxyZWMtbnVtYmVyPjEwMzQ8L3Jl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IsOTwvc3R5bGU+PC9EaXNwbGF5VGV4dD48cmVjb3JkPjxyZWMtbnVtYmVyPjEwMzQ8L3Jl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2,9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and is the most common overuse injury in handball.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HaXJvdG88L0F1dGhvcj48WWVhcj4yMDE3PC9ZZWFyPjxS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HaXJvdG88L0F1dGhvcj48WWVhcj4yMDE3PC9ZZWFyPjxS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0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</w:t>
      </w:r>
    </w:p>
    <w:p w:rsidR="00E21B6F" w:rsidRPr="00E21B6F" w:rsidRDefault="003F58DA" w:rsidP="00616E32">
      <w:pPr>
        <w:spacing w:before="120" w:after="280" w:line="360" w:lineRule="auto"/>
        <w:rPr>
          <w:rFonts w:ascii="Times New Roman" w:eastAsia="Calibri" w:hAnsi="Times New Roman" w:cs="Times New Roman"/>
          <w:lang w:val="en-US"/>
        </w:rPr>
      </w:pPr>
      <w:r>
        <w:rPr>
          <w:rFonts w:ascii="Times New Roman" w:eastAsia="Calibri" w:hAnsi="Times New Roman" w:cs="Times New Roman"/>
          <w:lang w:val="en-US"/>
        </w:rPr>
        <w:t>S</w:t>
      </w:r>
      <w:r w:rsidR="00E21B6F" w:rsidRPr="00E21B6F">
        <w:rPr>
          <w:rFonts w:ascii="Times New Roman" w:eastAsia="Calibri" w:hAnsi="Times New Roman" w:cs="Times New Roman"/>
          <w:lang w:val="en-US"/>
        </w:rPr>
        <w:t>trength deficits; external rotation (ER) weakness and low ratios of ER to IR strength (ER/IR ratio) on the dominant side, have been reported as risk factors for shoulder problems among overhead athletes in general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Gb3J0aG9tbWU8L0F1dGhvcj48WWVhcj4yMDEzPC9ZZWFy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wvcGVyaW9kaWNhbD48cGFnZXM+MzMwMy0zMzEwPC9wYWdlcz48dm9sdW1lPjI1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Gb3J0aG9tbWU8L0F1dGhvcj48WWVhcj4yMDEzPC9ZZWFy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wvcGVyaW9kaWNhbD48cGFnZXM+MzMwMy0zMzEwPC9wYWdlcz48dm9sdW1lPjI1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="00E21B6F"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1,12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="00E21B6F" w:rsidRPr="00E21B6F">
        <w:rPr>
          <w:rFonts w:ascii="Times New Roman" w:eastAsia="Calibri" w:hAnsi="Times New Roman" w:cs="Times New Roman"/>
          <w:lang w:val="en-US"/>
        </w:rPr>
        <w:t xml:space="preserve"> and in handball players.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DEzLTE2PC9zdHlsZT48L0Rpc3BsYXlUZXh0PjxyZWNvcmQ+PHJlYy1udW1iZXI+MTAxOTwv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DEzLTE2PC9zdHlsZT48L0Rpc3BsYXlUZXh0PjxyZWNvcmQ+PHJlYy1udW1iZXI+MTAxOTwv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="00E21B6F"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,13-16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</w:p>
    <w:p w:rsidR="00E21B6F" w:rsidRPr="00E21B6F" w:rsidRDefault="00E21B6F" w:rsidP="00616E32">
      <w:pPr>
        <w:spacing w:before="120" w:after="280" w:line="360" w:lineRule="auto"/>
        <w:rPr>
          <w:rFonts w:ascii="Times New Roman" w:eastAsia="MS Mincho" w:hAnsi="Times New Roman" w:cs="Times New Roman"/>
          <w:lang w:val="en-US" w:eastAsia="da-DK"/>
        </w:rPr>
      </w:pPr>
      <w:r w:rsidRPr="00E21B6F">
        <w:rPr>
          <w:rFonts w:ascii="Times New Roman" w:eastAsia="Calibri" w:hAnsi="Times New Roman" w:cs="Times New Roman"/>
          <w:lang w:val="en-US"/>
        </w:rPr>
        <w:t>A recent study found a 28% reduction in the prevalence of shoulder problems after implementing a shoulder injury prevention program in an elite handball population.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k8L3N0eWxlPjwvRGlzcGxheVRleHQ+PHJlY29yZD48cmVjLW51bWJlcj4xMDM0PC9yZWMt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k8L3N0eWxlPjwvRGlzcGxheVRleHQ+PHJlY29yZD48cmVjLW51bWJlcj4xMDM0PC9yZWMt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9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Despite this considerable reduction in shoulder problems, only 24 and 28% of the athletes and coaches respectively would </w:t>
      </w:r>
      <w:r w:rsidRPr="00E21B6F">
        <w:rPr>
          <w:rFonts w:ascii="Times New Roman" w:eastAsia="MS Mincho" w:hAnsi="Times New Roman" w:cs="Times New Roman"/>
          <w:lang w:val="en-US" w:eastAsia="da-DK"/>
        </w:rPr>
        <w:t>continue using the whole program the subsequent season</w:t>
      </w:r>
      <w:r w:rsidR="0007559F">
        <w:rPr>
          <w:rFonts w:ascii="Times New Roman" w:eastAsia="MS Mincho" w:hAnsi="Times New Roman" w:cs="Times New Roman"/>
          <w:lang w:val="en-US" w:eastAsia="da-DK"/>
        </w:rPr>
        <w:fldChar w:fldCharType="begin"/>
      </w:r>
      <w:r w:rsidR="0007559F">
        <w:rPr>
          <w:rFonts w:ascii="Times New Roman" w:eastAsia="MS Mincho" w:hAnsi="Times New Roman" w:cs="Times New Roman"/>
          <w:lang w:val="en-US" w:eastAsia="da-DK"/>
        </w:rPr>
        <w:instrText xml:space="preserve"> ADDIN EN.CITE &lt;EndNote&gt;&lt;Cite&gt;&lt;Author&gt;Andersson&lt;/Author&gt;&lt;Year&gt;2019&lt;/Year&gt;&lt;RecNum&gt;1319&lt;/RecNum&gt;&lt;DisplayText&gt;&lt;style face="superscript"&gt;17&lt;/style&gt;&lt;/DisplayText&gt;&lt;record&gt;&lt;rec-number&gt;1319&lt;/rec-number&gt;&lt;foreign-keys&gt;&lt;key app="EN" db-id="2p0595ppnfzt0heex5b5dw535z0prwwvx9s2" timestamp="1537263155"&gt;1319&lt;/key&gt;&lt;/foreign-keys&gt;&lt;ref-type name="Journal Article"&gt;17&lt;/ref-type&gt;&lt;contributors&gt;&lt;authors&gt;&lt;author&gt;Andersson, S.&lt;/author&gt;&lt;author&gt;Bahr, R.&lt;/author&gt;&lt;author&gt;Olsen, M.J.&lt;/author&gt;&lt;author&gt;Myklebust, G.&lt;/author&gt;&lt;/authors&gt;&lt;/contributors&gt;&lt;titles&gt;&lt;title&gt;Attitudes, Beliefs and Behaviour Towards Shoulder Injury Prevention in Elite Handball: Fertile Ground for Implementation&lt;/title&gt;&lt;secondary-title&gt;Scand J Med Sci Sports&lt;/secondary-title&gt;&lt;/titles&gt;&lt;periodical&gt;&lt;full-title&gt;Scand J Med Sci Sports&lt;/full-title&gt;&lt;/periodical&gt;&lt;volume&gt;Submitted&lt;/volume&gt;&lt;dates&gt;&lt;year&gt;2019&lt;/year&gt;&lt;/dates&gt;&lt;urls&gt;&lt;/urls&gt;&lt;/record&gt;&lt;/Cite&gt;&lt;/EndNote&gt;</w:instrText>
      </w:r>
      <w:r w:rsidR="0007559F">
        <w:rPr>
          <w:rFonts w:ascii="Times New Roman" w:eastAsia="MS Mincho" w:hAnsi="Times New Roman" w:cs="Times New Roman"/>
          <w:lang w:val="en-US" w:eastAsia="da-DK"/>
        </w:rPr>
        <w:fldChar w:fldCharType="separate"/>
      </w:r>
      <w:r w:rsidR="0007559F" w:rsidRPr="0007559F">
        <w:rPr>
          <w:rFonts w:ascii="Times New Roman" w:eastAsia="MS Mincho" w:hAnsi="Times New Roman" w:cs="Times New Roman"/>
          <w:noProof/>
          <w:vertAlign w:val="superscript"/>
          <w:lang w:val="en-US" w:eastAsia="da-DK"/>
        </w:rPr>
        <w:t>17</w:t>
      </w:r>
      <w:r w:rsidR="0007559F">
        <w:rPr>
          <w:rFonts w:ascii="Times New Roman" w:eastAsia="MS Mincho" w:hAnsi="Times New Roman" w:cs="Times New Roman"/>
          <w:lang w:val="en-US" w:eastAsia="da-DK"/>
        </w:rPr>
        <w:fldChar w:fldCharType="end"/>
      </w:r>
      <w:r w:rsidRPr="00E21B6F">
        <w:rPr>
          <w:rFonts w:ascii="Times New Roman" w:eastAsia="MS Mincho" w:hAnsi="Times New Roman" w:cs="Times New Roman"/>
          <w:lang w:val="en-US" w:eastAsia="da-DK"/>
        </w:rPr>
        <w:t>. The reason was that the program was "too time consuming".</w:t>
      </w:r>
    </w:p>
    <w:p w:rsidR="00E21B6F" w:rsidRPr="00481047" w:rsidRDefault="00E21B6F" w:rsidP="00616E32">
      <w:pPr>
        <w:spacing w:before="120" w:after="280" w:line="360" w:lineRule="auto"/>
        <w:rPr>
          <w:rFonts w:ascii="Times New Roman" w:eastAsia="Calibri" w:hAnsi="Times New Roman" w:cs="Times New Roman"/>
          <w:lang w:val="en-US" w:eastAsia="da-DK"/>
        </w:rPr>
      </w:pPr>
      <w:r w:rsidRPr="00E21B6F">
        <w:rPr>
          <w:rFonts w:ascii="Times New Roman" w:eastAsia="MS Mincho" w:hAnsi="Times New Roman" w:cs="Times New Roman"/>
          <w:lang w:val="en-US" w:eastAsia="da-DK"/>
        </w:rPr>
        <w:t xml:space="preserve">To be able to reduce the number of exercises and make the program more efficient we need to know the underlying mechanisms of the effect. </w:t>
      </w:r>
      <w:r w:rsidRPr="00481047">
        <w:rPr>
          <w:rFonts w:ascii="Times New Roman" w:eastAsia="MS Mincho" w:hAnsi="Times New Roman" w:cs="Times New Roman"/>
          <w:lang w:val="en-US" w:eastAsia="da-DK"/>
        </w:rPr>
        <w:t>A recently conducted randomized controlled study found no effect of the</w:t>
      </w:r>
      <w:r w:rsidRPr="00E21B6F">
        <w:rPr>
          <w:rFonts w:ascii="Times New Roman" w:eastAsia="Calibri" w:hAnsi="Times New Roman" w:cs="Times New Roman"/>
          <w:lang w:val="en-US" w:eastAsia="da-DK"/>
        </w:rPr>
        <w:t xml:space="preserve"> OSTRC prevention program for shoulder injuries in handball </w:t>
      </w:r>
      <w:r w:rsidRPr="00481047">
        <w:rPr>
          <w:rFonts w:ascii="Times New Roman" w:eastAsia="Calibri" w:hAnsi="Times New Roman" w:cs="Times New Roman"/>
          <w:lang w:val="en-US" w:eastAsia="da-DK"/>
        </w:rPr>
        <w:t>on</w:t>
      </w:r>
      <w:r w:rsidRPr="00E21B6F">
        <w:rPr>
          <w:rFonts w:ascii="Times New Roman" w:eastAsia="Calibri" w:hAnsi="Times New Roman" w:cs="Times New Roman"/>
          <w:lang w:val="en-US" w:eastAsia="da-DK"/>
        </w:rPr>
        <w:t xml:space="preserve"> the risk factors, dominant shoulder ER strength, ER/IR strength ratio, IR ROM, TROM or GIRD</w:t>
      </w:r>
      <w:r w:rsidRPr="00481047">
        <w:rPr>
          <w:rFonts w:ascii="Times New Roman" w:eastAsia="Calibri" w:hAnsi="Times New Roman" w:cs="Times New Roman"/>
          <w:lang w:val="en-US" w:eastAsia="da-DK"/>
        </w:rPr>
        <w:t xml:space="preserve">. (Fredriksen et al, unpublished study, writing in progress) A compressed program to address the risk factor ER strength was therefore developed thorough a Delphi consensus study. (Fredriksen et al, unpublished study, writing in progress) </w:t>
      </w:r>
    </w:p>
    <w:p w:rsidR="00614C43" w:rsidRPr="00481047" w:rsidRDefault="00E21B6F" w:rsidP="00616E32">
      <w:pPr>
        <w:spacing w:before="120" w:after="280" w:line="360" w:lineRule="auto"/>
        <w:rPr>
          <w:rFonts w:ascii="Times New Roman" w:eastAsia="MS Mincho" w:hAnsi="Times New Roman" w:cs="Times New Roman"/>
          <w:lang w:val="en-US"/>
        </w:rPr>
      </w:pPr>
      <w:r w:rsidRPr="00481047">
        <w:rPr>
          <w:rFonts w:ascii="Times New Roman" w:eastAsia="Calibri" w:hAnsi="Times New Roman" w:cs="Times New Roman"/>
          <w:lang w:val="en-US" w:eastAsia="da-DK"/>
        </w:rPr>
        <w:t>The aim of this study is to e</w:t>
      </w:r>
      <w:r w:rsidR="00B63718" w:rsidRPr="00481047">
        <w:rPr>
          <w:rFonts w:ascii="Times New Roman" w:eastAsia="MS Mincho" w:hAnsi="Times New Roman" w:cs="Times New Roman"/>
          <w:lang w:val="en-US"/>
        </w:rPr>
        <w:t>xamine the effect of the new, compressed</w:t>
      </w:r>
      <w:r w:rsidRPr="00481047">
        <w:rPr>
          <w:rFonts w:ascii="Times New Roman" w:eastAsia="MS Mincho" w:hAnsi="Times New Roman" w:cs="Times New Roman"/>
          <w:lang w:val="en-US"/>
        </w:rPr>
        <w:t xml:space="preserve"> shoulder ER strength</w:t>
      </w:r>
      <w:r w:rsidR="00B63718" w:rsidRPr="00481047">
        <w:rPr>
          <w:rFonts w:ascii="Times New Roman" w:eastAsia="MS Mincho" w:hAnsi="Times New Roman" w:cs="Times New Roman"/>
          <w:lang w:val="en-US"/>
        </w:rPr>
        <w:t xml:space="preserve"> program in handball</w:t>
      </w:r>
      <w:r w:rsidRPr="00481047">
        <w:rPr>
          <w:rFonts w:ascii="Times New Roman" w:eastAsia="MS Mincho" w:hAnsi="Times New Roman" w:cs="Times New Roman"/>
          <w:lang w:val="en-US"/>
        </w:rPr>
        <w:t>.</w:t>
      </w:r>
    </w:p>
    <w:p w:rsidR="00B63718" w:rsidRP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Methods</w:t>
      </w:r>
    </w:p>
    <w:p w:rsidR="00B63718" w:rsidRP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  <w:proofErr w:type="gramStart"/>
      <w:r w:rsidRPr="00481047">
        <w:rPr>
          <w:rFonts w:ascii="Times New Roman" w:hAnsi="Times New Roman" w:cs="Times New Roman"/>
          <w:lang w:val="en-US"/>
        </w:rPr>
        <w:t>A</w:t>
      </w:r>
      <w:proofErr w:type="gramEnd"/>
      <w:r w:rsidR="00B63718" w:rsidRPr="00481047">
        <w:rPr>
          <w:rFonts w:ascii="Times New Roman" w:hAnsi="Times New Roman" w:cs="Times New Roman"/>
          <w:lang w:val="en-US"/>
        </w:rPr>
        <w:t xml:space="preserve"> RCT over a </w:t>
      </w:r>
      <w:r w:rsidR="00FA6E66">
        <w:rPr>
          <w:rFonts w:ascii="Times New Roman" w:hAnsi="Times New Roman" w:cs="Times New Roman"/>
          <w:lang w:val="en-US"/>
        </w:rPr>
        <w:t>8</w:t>
      </w:r>
      <w:r w:rsidR="00B63718" w:rsidRPr="00481047">
        <w:rPr>
          <w:rFonts w:ascii="Times New Roman" w:hAnsi="Times New Roman" w:cs="Times New Roman"/>
          <w:lang w:val="en-US"/>
        </w:rPr>
        <w:t>-week period</w:t>
      </w:r>
      <w:r w:rsidRPr="00481047">
        <w:rPr>
          <w:rFonts w:ascii="Times New Roman" w:hAnsi="Times New Roman" w:cs="Times New Roman"/>
          <w:lang w:val="en-US"/>
        </w:rPr>
        <w:t xml:space="preserve"> will be conducted</w:t>
      </w:r>
      <w:r w:rsidR="00B63718" w:rsidRPr="00481047">
        <w:rPr>
          <w:rFonts w:ascii="Times New Roman" w:hAnsi="Times New Roman" w:cs="Times New Roman"/>
          <w:lang w:val="en-US"/>
        </w:rPr>
        <w:t xml:space="preserve"> to evaluate the effect of </w:t>
      </w:r>
      <w:r w:rsidRPr="00481047">
        <w:rPr>
          <w:rFonts w:ascii="Times New Roman" w:hAnsi="Times New Roman" w:cs="Times New Roman"/>
          <w:lang w:val="en-US"/>
        </w:rPr>
        <w:t>the</w:t>
      </w:r>
      <w:r w:rsidR="00B63718" w:rsidRPr="00481047">
        <w:rPr>
          <w:rFonts w:ascii="Times New Roman" w:hAnsi="Times New Roman" w:cs="Times New Roman"/>
          <w:lang w:val="en-US"/>
        </w:rPr>
        <w:t xml:space="preserve"> new, targeted </w:t>
      </w:r>
      <w:r w:rsidRPr="00481047">
        <w:rPr>
          <w:rFonts w:ascii="Times New Roman" w:hAnsi="Times New Roman" w:cs="Times New Roman"/>
          <w:lang w:val="en-US"/>
        </w:rPr>
        <w:t>streng</w:t>
      </w:r>
      <w:r w:rsidR="00616E32">
        <w:rPr>
          <w:rFonts w:ascii="Times New Roman" w:hAnsi="Times New Roman" w:cs="Times New Roman"/>
          <w:lang w:val="en-US"/>
        </w:rPr>
        <w:t xml:space="preserve">th </w:t>
      </w:r>
      <w:r w:rsidR="00B63718" w:rsidRPr="00481047">
        <w:rPr>
          <w:rFonts w:ascii="Times New Roman" w:hAnsi="Times New Roman" w:cs="Times New Roman"/>
          <w:lang w:val="en-US"/>
        </w:rPr>
        <w:t>program designed to address the risk factor, ER strength for shoulder problems in handball.</w:t>
      </w:r>
    </w:p>
    <w:p w:rsidR="00B63718" w:rsidRPr="00481047" w:rsidRDefault="00B31F2C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Six f</w:t>
      </w:r>
      <w:r w:rsidR="00B63718" w:rsidRPr="00481047">
        <w:rPr>
          <w:rFonts w:ascii="Times New Roman" w:hAnsi="Times New Roman" w:cs="Times New Roman"/>
          <w:lang w:val="en-US"/>
        </w:rPr>
        <w:t xml:space="preserve">emale and male youth 16-18 handball teams will be invited to participate in this study. </w:t>
      </w:r>
    </w:p>
    <w:p w:rsidR="00B31F2C" w:rsidRPr="00481047" w:rsidRDefault="00B31F2C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The primary outcome measures are changes in shoulder ER strength, measured isometric with a handheld dynamometer (HHD) after </w:t>
      </w:r>
      <w:r w:rsidR="00FA6E66">
        <w:rPr>
          <w:rFonts w:ascii="Times New Roman" w:hAnsi="Times New Roman" w:cs="Times New Roman"/>
          <w:lang w:val="en-US"/>
        </w:rPr>
        <w:t>8</w:t>
      </w:r>
      <w:r w:rsidRPr="00481047">
        <w:rPr>
          <w:rFonts w:ascii="Times New Roman" w:hAnsi="Times New Roman" w:cs="Times New Roman"/>
          <w:lang w:val="en-US"/>
        </w:rPr>
        <w:t xml:space="preserve"> weeks of intervention. Secondary outcome measures are changes in IR ROM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lastRenderedPageBreak/>
        <w:t xml:space="preserve">The isometric strength and ROM measurements will be conducted in accordance with previously described methods. The main investigator, a physiotherapist (PT) with </w:t>
      </w:r>
      <w:r w:rsidR="00590C76">
        <w:rPr>
          <w:rFonts w:ascii="Times New Roman" w:hAnsi="Times New Roman" w:cs="Times New Roman"/>
          <w:lang w:val="en-US"/>
        </w:rPr>
        <w:t>several</w:t>
      </w:r>
      <w:r w:rsidRPr="00481047">
        <w:rPr>
          <w:rFonts w:ascii="Times New Roman" w:hAnsi="Times New Roman" w:cs="Times New Roman"/>
          <w:lang w:val="en-US"/>
        </w:rPr>
        <w:t xml:space="preserve"> years of clinical experience, will conduct all the manual muscle strength and ROM testing, assisted by another PT. Good to excellent </w:t>
      </w:r>
      <w:proofErr w:type="spellStart"/>
      <w:r w:rsidRPr="00481047">
        <w:rPr>
          <w:rFonts w:ascii="Times New Roman" w:hAnsi="Times New Roman" w:cs="Times New Roman"/>
          <w:lang w:val="en-US"/>
        </w:rPr>
        <w:t>intrarater</w:t>
      </w:r>
      <w:proofErr w:type="spellEnd"/>
      <w:r w:rsidRPr="00481047">
        <w:rPr>
          <w:rFonts w:ascii="Times New Roman" w:hAnsi="Times New Roman" w:cs="Times New Roman"/>
          <w:lang w:val="en-US"/>
        </w:rPr>
        <w:t xml:space="preserve"> reliability has previously been demonstrated in a pilot study by the involved therapists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Baseline questionnaires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At baseline</w:t>
      </w:r>
      <w:r w:rsidR="00590C76">
        <w:rPr>
          <w:rFonts w:ascii="Times New Roman" w:hAnsi="Times New Roman" w:cs="Times New Roman"/>
          <w:lang w:val="en-US"/>
        </w:rPr>
        <w:t>,</w:t>
      </w:r>
      <w:r w:rsidRPr="00481047">
        <w:rPr>
          <w:rFonts w:ascii="Times New Roman" w:hAnsi="Times New Roman" w:cs="Times New Roman"/>
          <w:lang w:val="en-US"/>
        </w:rPr>
        <w:t xml:space="preserve"> demographic data, hand dominance and years as a handball player</w:t>
      </w:r>
      <w:r w:rsidR="00435979" w:rsidRPr="00481047">
        <w:rPr>
          <w:rFonts w:ascii="Times New Roman" w:hAnsi="Times New Roman" w:cs="Times New Roman"/>
          <w:lang w:val="en-US"/>
        </w:rPr>
        <w:t xml:space="preserve"> will be registered</w:t>
      </w:r>
      <w:r w:rsidRPr="00481047">
        <w:rPr>
          <w:rFonts w:ascii="Times New Roman" w:hAnsi="Times New Roman" w:cs="Times New Roman"/>
          <w:lang w:val="en-US"/>
        </w:rPr>
        <w:t xml:space="preserve">. We </w:t>
      </w:r>
      <w:r w:rsidR="00435979" w:rsidRPr="00481047">
        <w:rPr>
          <w:rFonts w:ascii="Times New Roman" w:hAnsi="Times New Roman" w:cs="Times New Roman"/>
          <w:lang w:val="en-US"/>
        </w:rPr>
        <w:t>will also register</w:t>
      </w:r>
      <w:r w:rsidRPr="00481047">
        <w:rPr>
          <w:rFonts w:ascii="Times New Roman" w:hAnsi="Times New Roman" w:cs="Times New Roman"/>
          <w:lang w:val="en-US"/>
        </w:rPr>
        <w:t xml:space="preserve"> shoulder problems previous year and whether the players </w:t>
      </w:r>
      <w:r w:rsidR="00435979" w:rsidRPr="00481047">
        <w:rPr>
          <w:rFonts w:ascii="Times New Roman" w:hAnsi="Times New Roman" w:cs="Times New Roman"/>
          <w:lang w:val="en-US"/>
        </w:rPr>
        <w:t>are</w:t>
      </w:r>
      <w:r w:rsidRPr="00481047">
        <w:rPr>
          <w:rFonts w:ascii="Times New Roman" w:hAnsi="Times New Roman" w:cs="Times New Roman"/>
          <w:lang w:val="en-US"/>
        </w:rPr>
        <w:t xml:space="preserve"> playing with or without shoulder pain at baseline. 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Intervention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The </w:t>
      </w:r>
      <w:r w:rsidR="00435979" w:rsidRPr="00481047">
        <w:rPr>
          <w:rFonts w:ascii="Times New Roman" w:hAnsi="Times New Roman" w:cs="Times New Roman"/>
          <w:lang w:val="en-US"/>
        </w:rPr>
        <w:t>ER strength</w:t>
      </w:r>
      <w:r w:rsidRPr="00481047">
        <w:rPr>
          <w:rFonts w:ascii="Times New Roman" w:hAnsi="Times New Roman" w:cs="Times New Roman"/>
          <w:lang w:val="en-US"/>
        </w:rPr>
        <w:t xml:space="preserve"> program</w:t>
      </w:r>
      <w:r w:rsidR="00435979" w:rsidRPr="00481047">
        <w:rPr>
          <w:rFonts w:ascii="Times New Roman" w:hAnsi="Times New Roman" w:cs="Times New Roman"/>
          <w:lang w:val="en-US"/>
        </w:rPr>
        <w:t xml:space="preserve"> will be</w:t>
      </w:r>
      <w:r w:rsidRPr="00481047">
        <w:rPr>
          <w:rFonts w:ascii="Times New Roman" w:hAnsi="Times New Roman" w:cs="Times New Roman"/>
          <w:lang w:val="en-US"/>
        </w:rPr>
        <w:t xml:space="preserve"> implemented during regular handball </w:t>
      </w:r>
      <w:r w:rsidR="00435979" w:rsidRPr="00481047">
        <w:rPr>
          <w:rFonts w:ascii="Times New Roman" w:hAnsi="Times New Roman" w:cs="Times New Roman"/>
          <w:lang w:val="en-US"/>
        </w:rPr>
        <w:t>training</w:t>
      </w:r>
      <w:r w:rsidRPr="00481047">
        <w:rPr>
          <w:rFonts w:ascii="Times New Roman" w:hAnsi="Times New Roman" w:cs="Times New Roman"/>
          <w:lang w:val="en-US"/>
        </w:rPr>
        <w:t xml:space="preserve"> three times a week for </w:t>
      </w:r>
      <w:r w:rsidR="00435979" w:rsidRPr="00481047">
        <w:rPr>
          <w:rFonts w:ascii="Times New Roman" w:hAnsi="Times New Roman" w:cs="Times New Roman"/>
          <w:lang w:val="en-US"/>
        </w:rPr>
        <w:t>twelve</w:t>
      </w:r>
      <w:r w:rsidRPr="00481047">
        <w:rPr>
          <w:rFonts w:ascii="Times New Roman" w:hAnsi="Times New Roman" w:cs="Times New Roman"/>
          <w:lang w:val="en-US"/>
        </w:rPr>
        <w:t xml:space="preserve"> weeks in the intervention group. The program consists of</w:t>
      </w:r>
      <w:r w:rsidR="00435979" w:rsidRPr="00481047">
        <w:rPr>
          <w:rFonts w:ascii="Times New Roman" w:hAnsi="Times New Roman" w:cs="Times New Roman"/>
          <w:lang w:val="en-US"/>
        </w:rPr>
        <w:t xml:space="preserve"> two</w:t>
      </w:r>
      <w:r w:rsidRPr="00481047">
        <w:rPr>
          <w:rFonts w:ascii="Times New Roman" w:hAnsi="Times New Roman" w:cs="Times New Roman"/>
          <w:lang w:val="en-US"/>
        </w:rPr>
        <w:t xml:space="preserve"> exercises </w:t>
      </w:r>
      <w:r w:rsidR="00435979" w:rsidRPr="00481047">
        <w:rPr>
          <w:rFonts w:ascii="Times New Roman" w:hAnsi="Times New Roman" w:cs="Times New Roman"/>
          <w:lang w:val="en-US"/>
        </w:rPr>
        <w:t xml:space="preserve">with variations and progressions, </w:t>
      </w:r>
      <w:r w:rsidRPr="00481047">
        <w:rPr>
          <w:rFonts w:ascii="Times New Roman" w:hAnsi="Times New Roman" w:cs="Times New Roman"/>
          <w:lang w:val="en-US"/>
        </w:rPr>
        <w:t xml:space="preserve">aimed to increase ER strength. </w:t>
      </w:r>
      <w:r w:rsidR="00435979" w:rsidRPr="00481047">
        <w:rPr>
          <w:rFonts w:ascii="Times New Roman" w:hAnsi="Times New Roman" w:cs="Times New Roman"/>
          <w:lang w:val="en-US"/>
        </w:rPr>
        <w:t>One</w:t>
      </w:r>
      <w:r w:rsidRPr="00481047">
        <w:rPr>
          <w:rFonts w:ascii="Times New Roman" w:hAnsi="Times New Roman" w:cs="Times New Roman"/>
          <w:lang w:val="en-US"/>
        </w:rPr>
        <w:t xml:space="preserve"> dedicated PT</w:t>
      </w:r>
      <w:r w:rsidR="00435979" w:rsidRPr="00481047">
        <w:rPr>
          <w:rFonts w:ascii="Times New Roman" w:hAnsi="Times New Roman" w:cs="Times New Roman"/>
          <w:lang w:val="en-US"/>
        </w:rPr>
        <w:t xml:space="preserve"> will</w:t>
      </w:r>
      <w:r w:rsidRPr="00481047">
        <w:rPr>
          <w:rFonts w:ascii="Times New Roman" w:hAnsi="Times New Roman" w:cs="Times New Roman"/>
          <w:lang w:val="en-US"/>
        </w:rPr>
        <w:t xml:space="preserve"> deliver and supervise the program in the teams once or twice a week. </w:t>
      </w:r>
      <w:r w:rsidR="00435979" w:rsidRPr="00481047">
        <w:rPr>
          <w:rFonts w:ascii="Times New Roman" w:hAnsi="Times New Roman" w:cs="Times New Roman"/>
          <w:lang w:val="en-US"/>
        </w:rPr>
        <w:t>T</w:t>
      </w:r>
      <w:r w:rsidRPr="00481047">
        <w:rPr>
          <w:rFonts w:ascii="Times New Roman" w:hAnsi="Times New Roman" w:cs="Times New Roman"/>
          <w:lang w:val="en-US"/>
        </w:rPr>
        <w:t xml:space="preserve">he program </w:t>
      </w:r>
      <w:r w:rsidR="00435979" w:rsidRPr="00481047">
        <w:rPr>
          <w:rFonts w:ascii="Times New Roman" w:hAnsi="Times New Roman" w:cs="Times New Roman"/>
          <w:lang w:val="en-US"/>
        </w:rPr>
        <w:t>will take about ten</w:t>
      </w:r>
      <w:r w:rsidRPr="00481047">
        <w:rPr>
          <w:rFonts w:ascii="Times New Roman" w:hAnsi="Times New Roman" w:cs="Times New Roman"/>
          <w:lang w:val="en-US"/>
        </w:rPr>
        <w:t xml:space="preserve"> minutes to complete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Questionnaires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A questionnaire, including questions about adherence to the intervention, training and match exposure and prevalence of shoulder problems, other injuries and illnesses </w:t>
      </w:r>
      <w:r w:rsidR="00435979" w:rsidRPr="00481047">
        <w:rPr>
          <w:rFonts w:ascii="Times New Roman" w:hAnsi="Times New Roman" w:cs="Times New Roman"/>
          <w:lang w:val="en-US"/>
        </w:rPr>
        <w:t>will be</w:t>
      </w:r>
      <w:r w:rsidRPr="00481047">
        <w:rPr>
          <w:rFonts w:ascii="Times New Roman" w:hAnsi="Times New Roman" w:cs="Times New Roman"/>
          <w:lang w:val="en-US"/>
        </w:rPr>
        <w:t xml:space="preserve"> sent electronically to the participants each Sunday before and during the intervention period, </w:t>
      </w:r>
      <w:r w:rsidR="00435979" w:rsidRPr="00481047">
        <w:rPr>
          <w:rFonts w:ascii="Times New Roman" w:hAnsi="Times New Roman" w:cs="Times New Roman"/>
          <w:lang w:val="en-US"/>
        </w:rPr>
        <w:t>thirteen</w:t>
      </w:r>
      <w:r w:rsidRPr="00481047">
        <w:rPr>
          <w:rFonts w:ascii="Times New Roman" w:hAnsi="Times New Roman" w:cs="Times New Roman"/>
          <w:lang w:val="en-US"/>
        </w:rPr>
        <w:t xml:space="preserve"> times in total, using online survey software (</w:t>
      </w:r>
      <w:proofErr w:type="spellStart"/>
      <w:r w:rsidRPr="00481047">
        <w:rPr>
          <w:rFonts w:ascii="Times New Roman" w:hAnsi="Times New Roman" w:cs="Times New Roman"/>
          <w:lang w:val="en-US"/>
        </w:rPr>
        <w:t>Briteback</w:t>
      </w:r>
      <w:proofErr w:type="spellEnd"/>
      <w:r w:rsidRPr="00481047">
        <w:rPr>
          <w:rFonts w:ascii="Times New Roman" w:hAnsi="Times New Roman" w:cs="Times New Roman"/>
          <w:lang w:val="en-US"/>
        </w:rPr>
        <w:t xml:space="preserve"> AB, </w:t>
      </w:r>
      <w:proofErr w:type="spellStart"/>
      <w:r w:rsidRPr="00481047">
        <w:rPr>
          <w:rFonts w:ascii="Times New Roman" w:hAnsi="Times New Roman" w:cs="Times New Roman"/>
          <w:lang w:val="en-US"/>
        </w:rPr>
        <w:t>Norrköping</w:t>
      </w:r>
      <w:proofErr w:type="spellEnd"/>
      <w:r w:rsidRPr="00481047">
        <w:rPr>
          <w:rFonts w:ascii="Times New Roman" w:hAnsi="Times New Roman" w:cs="Times New Roman"/>
          <w:lang w:val="en-US"/>
        </w:rPr>
        <w:t>, Sweden)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Adherence</w:t>
      </w:r>
    </w:p>
    <w:p w:rsidR="00DF41AA" w:rsidRPr="00481047" w:rsidRDefault="00651C5C" w:rsidP="00616E32">
      <w:pPr>
        <w:spacing w:line="36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E</w:t>
      </w:r>
      <w:r w:rsidR="00DF41AA" w:rsidRPr="00481047">
        <w:rPr>
          <w:rFonts w:ascii="Times New Roman" w:hAnsi="Times New Roman" w:cs="Times New Roman"/>
          <w:lang w:val="en-US"/>
        </w:rPr>
        <w:t xml:space="preserve">very week </w:t>
      </w:r>
      <w:r>
        <w:rPr>
          <w:rFonts w:ascii="Times New Roman" w:hAnsi="Times New Roman" w:cs="Times New Roman"/>
          <w:lang w:val="en-US"/>
        </w:rPr>
        <w:t xml:space="preserve">the players will provide information on </w:t>
      </w:r>
      <w:r w:rsidR="00DF41AA" w:rsidRPr="00481047">
        <w:rPr>
          <w:rFonts w:ascii="Times New Roman" w:hAnsi="Times New Roman" w:cs="Times New Roman"/>
          <w:lang w:val="en-US"/>
        </w:rPr>
        <w:t xml:space="preserve">how many </w:t>
      </w:r>
      <w:r w:rsidR="006B3DEB">
        <w:rPr>
          <w:rFonts w:ascii="Times New Roman" w:hAnsi="Times New Roman" w:cs="Times New Roman"/>
          <w:lang w:val="en-US"/>
        </w:rPr>
        <w:t>times</w:t>
      </w:r>
      <w:r w:rsidR="00DF41AA" w:rsidRPr="00481047">
        <w:rPr>
          <w:rFonts w:ascii="Times New Roman" w:hAnsi="Times New Roman" w:cs="Times New Roman"/>
          <w:lang w:val="en-US"/>
        </w:rPr>
        <w:t xml:space="preserve"> they ha</w:t>
      </w:r>
      <w:r w:rsidR="00435979" w:rsidRPr="00481047">
        <w:rPr>
          <w:rFonts w:ascii="Times New Roman" w:hAnsi="Times New Roman" w:cs="Times New Roman"/>
          <w:lang w:val="en-US"/>
        </w:rPr>
        <w:t>v</w:t>
      </w:r>
      <w:r>
        <w:rPr>
          <w:rFonts w:ascii="Times New Roman" w:hAnsi="Times New Roman" w:cs="Times New Roman"/>
          <w:lang w:val="en-US"/>
        </w:rPr>
        <w:t>e</w:t>
      </w:r>
      <w:r w:rsidR="00DF41AA" w:rsidRPr="00481047">
        <w:rPr>
          <w:rFonts w:ascii="Times New Roman" w:hAnsi="Times New Roman" w:cs="Times New Roman"/>
          <w:lang w:val="en-US"/>
        </w:rPr>
        <w:t xml:space="preserve"> completed the exercise program the previous week. The total number of </w:t>
      </w:r>
      <w:r w:rsidR="006B3DEB">
        <w:rPr>
          <w:rFonts w:ascii="Times New Roman" w:hAnsi="Times New Roman" w:cs="Times New Roman"/>
          <w:lang w:val="en-US"/>
        </w:rPr>
        <w:t>times</w:t>
      </w:r>
      <w:r w:rsidR="00DF41AA" w:rsidRPr="00481047">
        <w:rPr>
          <w:rFonts w:ascii="Times New Roman" w:hAnsi="Times New Roman" w:cs="Times New Roman"/>
          <w:lang w:val="en-US"/>
        </w:rPr>
        <w:t xml:space="preserve"> completed w</w:t>
      </w:r>
      <w:r w:rsidR="00435979" w:rsidRPr="00481047">
        <w:rPr>
          <w:rFonts w:ascii="Times New Roman" w:hAnsi="Times New Roman" w:cs="Times New Roman"/>
          <w:lang w:val="en-US"/>
        </w:rPr>
        <w:t>ill be</w:t>
      </w:r>
      <w:r w:rsidR="00DF41AA" w:rsidRPr="00481047">
        <w:rPr>
          <w:rFonts w:ascii="Times New Roman" w:hAnsi="Times New Roman" w:cs="Times New Roman"/>
          <w:lang w:val="en-US"/>
        </w:rPr>
        <w:t xml:space="preserve"> divided by the number of respondents, to calculate the weekly adherence with the exercise program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Exposure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Players </w:t>
      </w:r>
      <w:r w:rsidR="00A76F66" w:rsidRPr="00481047">
        <w:rPr>
          <w:rFonts w:ascii="Times New Roman" w:hAnsi="Times New Roman" w:cs="Times New Roman"/>
          <w:lang w:val="en-US"/>
        </w:rPr>
        <w:t xml:space="preserve">will </w:t>
      </w:r>
      <w:r w:rsidRPr="00481047">
        <w:rPr>
          <w:rFonts w:ascii="Times New Roman" w:hAnsi="Times New Roman" w:cs="Times New Roman"/>
          <w:lang w:val="en-US"/>
        </w:rPr>
        <w:t xml:space="preserve">report their exposure to handball training and matches, as well as eventual additional shoulder training every week. The total number of minutes completed </w:t>
      </w:r>
      <w:r w:rsidR="00A76F66" w:rsidRPr="00481047">
        <w:rPr>
          <w:rFonts w:ascii="Times New Roman" w:hAnsi="Times New Roman" w:cs="Times New Roman"/>
          <w:lang w:val="en-US"/>
        </w:rPr>
        <w:t xml:space="preserve">will be </w:t>
      </w:r>
      <w:r w:rsidRPr="00481047">
        <w:rPr>
          <w:rFonts w:ascii="Times New Roman" w:hAnsi="Times New Roman" w:cs="Times New Roman"/>
          <w:lang w:val="en-US"/>
        </w:rPr>
        <w:t>divided by the number of respondents, to calculate the weekly exposure in each group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Prevalence of shoulder problems</w:t>
      </w:r>
    </w:p>
    <w:p w:rsidR="00A76F66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Prevalence of shoulder problems, other injuries and illness </w:t>
      </w:r>
      <w:r w:rsidR="00A76F66" w:rsidRPr="00481047">
        <w:rPr>
          <w:rFonts w:ascii="Times New Roman" w:hAnsi="Times New Roman" w:cs="Times New Roman"/>
          <w:lang w:val="en-US"/>
        </w:rPr>
        <w:t>will be</w:t>
      </w:r>
      <w:r w:rsidRPr="00481047">
        <w:rPr>
          <w:rFonts w:ascii="Times New Roman" w:hAnsi="Times New Roman" w:cs="Times New Roman"/>
          <w:lang w:val="en-US"/>
        </w:rPr>
        <w:t xml:space="preserve"> recorded using </w:t>
      </w:r>
      <w:r w:rsidR="00444034">
        <w:rPr>
          <w:rFonts w:ascii="Times New Roman" w:hAnsi="Times New Roman" w:cs="Times New Roman"/>
          <w:lang w:val="en-US"/>
        </w:rPr>
        <w:t xml:space="preserve">the </w:t>
      </w:r>
      <w:r w:rsidRPr="00481047">
        <w:rPr>
          <w:rFonts w:ascii="Times New Roman" w:hAnsi="Times New Roman" w:cs="Times New Roman"/>
          <w:lang w:val="en-US"/>
        </w:rPr>
        <w:t>Oslo Sports Trauma Research Center (OSTRC) injury and illness questionnaire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Sample size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lastRenderedPageBreak/>
        <w:t xml:space="preserve">The sample size calculation </w:t>
      </w:r>
      <w:r w:rsidR="00A76F66" w:rsidRPr="00481047">
        <w:rPr>
          <w:rFonts w:ascii="Times New Roman" w:hAnsi="Times New Roman" w:cs="Times New Roman"/>
          <w:lang w:val="en-US"/>
        </w:rPr>
        <w:t>is</w:t>
      </w:r>
      <w:r w:rsidRPr="00481047">
        <w:rPr>
          <w:rFonts w:ascii="Times New Roman" w:hAnsi="Times New Roman" w:cs="Times New Roman"/>
          <w:lang w:val="en-US"/>
        </w:rPr>
        <w:t xml:space="preserve"> based on a previous study examining shoulder ER strength effects of a rubber band shoulder training program and values from our reliability testing of ER using </w:t>
      </w:r>
      <w:proofErr w:type="gramStart"/>
      <w:r w:rsidRPr="00481047">
        <w:rPr>
          <w:rFonts w:ascii="Times New Roman" w:hAnsi="Times New Roman" w:cs="Times New Roman"/>
          <w:lang w:val="en-US"/>
        </w:rPr>
        <w:t>a</w:t>
      </w:r>
      <w:proofErr w:type="gramEnd"/>
      <w:r w:rsidRPr="00481047">
        <w:rPr>
          <w:rFonts w:ascii="Times New Roman" w:hAnsi="Times New Roman" w:cs="Times New Roman"/>
          <w:lang w:val="en-US"/>
        </w:rPr>
        <w:t xml:space="preserve"> HHD. For a 15% increase in ER strength from baseline to the end of the study, the expected between group difference was set at 0.3</w:t>
      </w:r>
      <w:r w:rsidR="00A76F66" w:rsidRPr="00481047">
        <w:rPr>
          <w:rFonts w:ascii="Times New Roman" w:hAnsi="Times New Roman" w:cs="Times New Roman"/>
          <w:lang w:val="en-US"/>
        </w:rPr>
        <w:t>0</w:t>
      </w:r>
      <w:r w:rsidRPr="00481047">
        <w:rPr>
          <w:rFonts w:ascii="Times New Roman" w:hAnsi="Times New Roman" w:cs="Times New Roman"/>
          <w:lang w:val="en-US"/>
        </w:rPr>
        <w:t>N/kg with a SD of 0,3</w:t>
      </w:r>
      <w:r w:rsidR="00A76F66" w:rsidRPr="00481047">
        <w:rPr>
          <w:rFonts w:ascii="Times New Roman" w:hAnsi="Times New Roman" w:cs="Times New Roman"/>
          <w:lang w:val="en-US"/>
        </w:rPr>
        <w:t>4</w:t>
      </w:r>
      <w:r w:rsidRPr="00481047">
        <w:rPr>
          <w:rFonts w:ascii="Times New Roman" w:hAnsi="Times New Roman" w:cs="Times New Roman"/>
          <w:lang w:val="en-US"/>
        </w:rPr>
        <w:t xml:space="preserve">N/kg. With a power of </w:t>
      </w:r>
      <w:r w:rsidR="00A76F66" w:rsidRPr="00481047">
        <w:rPr>
          <w:rFonts w:ascii="Times New Roman" w:hAnsi="Times New Roman" w:cs="Times New Roman"/>
          <w:lang w:val="en-US"/>
        </w:rPr>
        <w:t>9</w:t>
      </w:r>
      <w:r w:rsidRPr="00481047">
        <w:rPr>
          <w:rFonts w:ascii="Times New Roman" w:hAnsi="Times New Roman" w:cs="Times New Roman"/>
          <w:lang w:val="en-US"/>
        </w:rPr>
        <w:t xml:space="preserve">0%, a significance level (α) of .05, and a drop-out rate of 15% we needed </w:t>
      </w:r>
      <w:r w:rsidR="00A76F66" w:rsidRPr="00481047">
        <w:rPr>
          <w:rFonts w:ascii="Times New Roman" w:hAnsi="Times New Roman" w:cs="Times New Roman"/>
          <w:lang w:val="en-US"/>
        </w:rPr>
        <w:t>36</w:t>
      </w:r>
      <w:r w:rsidRPr="00481047">
        <w:rPr>
          <w:rFonts w:ascii="Times New Roman" w:hAnsi="Times New Roman" w:cs="Times New Roman"/>
          <w:lang w:val="en-US"/>
        </w:rPr>
        <w:t xml:space="preserve"> players per group.</w:t>
      </w:r>
    </w:p>
    <w:p w:rsidR="00A76F66" w:rsidRPr="00481047" w:rsidRDefault="00A76F66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Statistics</w:t>
      </w:r>
    </w:p>
    <w:p w:rsidR="006B3DEB" w:rsidRPr="006B3DEB" w:rsidRDefault="006B3DEB" w:rsidP="006B3DEB">
      <w:pPr>
        <w:spacing w:line="360" w:lineRule="auto"/>
        <w:rPr>
          <w:rFonts w:ascii="Times New Roman" w:hAnsi="Times New Roman" w:cs="Times New Roman"/>
          <w:lang w:val="en-US"/>
        </w:rPr>
      </w:pPr>
      <w:r w:rsidRPr="006B3DEB">
        <w:rPr>
          <w:rFonts w:ascii="Times New Roman" w:hAnsi="Times New Roman" w:cs="Times New Roman"/>
          <w:lang w:val="en-US"/>
        </w:rPr>
        <w:t xml:space="preserve">Analyses </w:t>
      </w:r>
      <w:r>
        <w:rPr>
          <w:rFonts w:ascii="Times New Roman" w:hAnsi="Times New Roman" w:cs="Times New Roman"/>
          <w:lang w:val="en-US"/>
        </w:rPr>
        <w:t>will be</w:t>
      </w:r>
      <w:r w:rsidRPr="006B3DEB">
        <w:rPr>
          <w:rFonts w:ascii="Times New Roman" w:hAnsi="Times New Roman" w:cs="Times New Roman"/>
          <w:lang w:val="en-US"/>
        </w:rPr>
        <w:t xml:space="preserve"> based on the intention-to-treat principle, where all randomized participants </w:t>
      </w:r>
      <w:r>
        <w:rPr>
          <w:rFonts w:ascii="Times New Roman" w:hAnsi="Times New Roman" w:cs="Times New Roman"/>
          <w:lang w:val="en-US"/>
        </w:rPr>
        <w:t>are</w:t>
      </w:r>
      <w:r w:rsidRPr="006B3DEB">
        <w:rPr>
          <w:rFonts w:ascii="Times New Roman" w:hAnsi="Times New Roman" w:cs="Times New Roman"/>
          <w:lang w:val="en-US"/>
        </w:rPr>
        <w:t xml:space="preserve"> included in the analyzes. </w:t>
      </w:r>
    </w:p>
    <w:p w:rsidR="00481047" w:rsidRDefault="006B3DEB" w:rsidP="006B3DEB">
      <w:pPr>
        <w:spacing w:line="360" w:lineRule="auto"/>
        <w:rPr>
          <w:rFonts w:ascii="Times New Roman" w:hAnsi="Times New Roman" w:cs="Times New Roman"/>
          <w:lang w:val="en-US"/>
        </w:rPr>
      </w:pPr>
      <w:r w:rsidRPr="006B3DEB">
        <w:rPr>
          <w:rFonts w:ascii="Times New Roman" w:hAnsi="Times New Roman" w:cs="Times New Roman"/>
          <w:lang w:val="en-US"/>
        </w:rPr>
        <w:t xml:space="preserve">Repeated measures linear mixed-effect models with random intercept </w:t>
      </w:r>
      <w:r>
        <w:rPr>
          <w:rFonts w:ascii="Times New Roman" w:hAnsi="Times New Roman" w:cs="Times New Roman"/>
          <w:lang w:val="en-US"/>
        </w:rPr>
        <w:t>will be</w:t>
      </w:r>
      <w:r w:rsidRPr="006B3DEB">
        <w:rPr>
          <w:rFonts w:ascii="Times New Roman" w:hAnsi="Times New Roman" w:cs="Times New Roman"/>
          <w:lang w:val="en-US"/>
        </w:rPr>
        <w:t xml:space="preserve"> used to assess the between-group differences on each outcome variable. Time </w:t>
      </w:r>
      <w:r>
        <w:rPr>
          <w:rFonts w:ascii="Times New Roman" w:hAnsi="Times New Roman" w:cs="Times New Roman"/>
          <w:lang w:val="en-US"/>
        </w:rPr>
        <w:t>is</w:t>
      </w:r>
      <w:r w:rsidRPr="006B3DEB">
        <w:rPr>
          <w:rFonts w:ascii="Times New Roman" w:hAnsi="Times New Roman" w:cs="Times New Roman"/>
          <w:lang w:val="en-US"/>
        </w:rPr>
        <w:t xml:space="preserve"> defined as a categorical variable with two levels (baseline and post intervention). Group (two levels: intervention and control), time and group*time interaction </w:t>
      </w:r>
      <w:r>
        <w:rPr>
          <w:rFonts w:ascii="Times New Roman" w:hAnsi="Times New Roman" w:cs="Times New Roman"/>
          <w:lang w:val="en-US"/>
        </w:rPr>
        <w:t>are</w:t>
      </w:r>
      <w:r w:rsidRPr="006B3DEB">
        <w:rPr>
          <w:rFonts w:ascii="Times New Roman" w:hAnsi="Times New Roman" w:cs="Times New Roman"/>
          <w:lang w:val="en-US"/>
        </w:rPr>
        <w:t xml:space="preserve"> fixed variables. Team and shoulder pain at baseline </w:t>
      </w:r>
      <w:r w:rsidR="00974D44">
        <w:rPr>
          <w:rFonts w:ascii="Times New Roman" w:hAnsi="Times New Roman" w:cs="Times New Roman"/>
          <w:lang w:val="en-US"/>
        </w:rPr>
        <w:t>are</w:t>
      </w:r>
      <w:bookmarkStart w:id="0" w:name="_GoBack"/>
      <w:bookmarkEnd w:id="0"/>
      <w:r w:rsidRPr="006B3DEB">
        <w:rPr>
          <w:rFonts w:ascii="Times New Roman" w:hAnsi="Times New Roman" w:cs="Times New Roman"/>
          <w:lang w:val="en-US"/>
        </w:rPr>
        <w:t xml:space="preserve"> defined as covariates.</w:t>
      </w:r>
    </w:p>
    <w:p w:rsidR="0007559F" w:rsidRPr="0007559F" w:rsidRDefault="00481047" w:rsidP="0007559F">
      <w:pPr>
        <w:pStyle w:val="EndNoteBibliography"/>
        <w:spacing w:after="0"/>
        <w:ind w:left="720" w:hanging="720"/>
      </w:pPr>
      <w:r w:rsidRPr="00481047">
        <w:rPr>
          <w:rFonts w:ascii="Times New Roman" w:hAnsi="Times New Roman" w:cs="Times New Roman"/>
        </w:rPr>
        <w:fldChar w:fldCharType="begin"/>
      </w:r>
      <w:r w:rsidRPr="00481047">
        <w:rPr>
          <w:rFonts w:ascii="Times New Roman" w:hAnsi="Times New Roman" w:cs="Times New Roman"/>
        </w:rPr>
        <w:instrText xml:space="preserve"> ADDIN EN.REFLIST </w:instrText>
      </w:r>
      <w:r w:rsidRPr="00481047">
        <w:rPr>
          <w:rFonts w:ascii="Times New Roman" w:hAnsi="Times New Roman" w:cs="Times New Roman"/>
        </w:rPr>
        <w:fldChar w:fldCharType="separate"/>
      </w:r>
      <w:r w:rsidR="0007559F" w:rsidRPr="0007559F">
        <w:t>1.</w:t>
      </w:r>
      <w:r w:rsidR="0007559F" w:rsidRPr="0007559F">
        <w:tab/>
        <w:t xml:space="preserve">Clarsen B, Bahr R, Andersson SH, Munk R, Myklebust G. Reduced glenohumeral rotation, external rotation weakness and scapular dyskinesis are risk factors for shoulder injuries among elite male handball players: a prospective cohort study. </w:t>
      </w:r>
      <w:r w:rsidR="0007559F" w:rsidRPr="0007559F">
        <w:rPr>
          <w:i/>
        </w:rPr>
        <w:t xml:space="preserve">Br J Sports Med. </w:t>
      </w:r>
      <w:r w:rsidR="0007559F" w:rsidRPr="0007559F">
        <w:t>2014;48(17):1327-1333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2.</w:t>
      </w:r>
      <w:r w:rsidRPr="0007559F">
        <w:tab/>
        <w:t xml:space="preserve">Forthomme B, Croisier JL, Delvaux F, Kaux JF, Crielaard JM, Gleizes-Cervera S. Preseason Strength Assessment of the Rotator Muscles and Shoulder Injury in Handball Players. </w:t>
      </w:r>
      <w:r w:rsidRPr="0007559F">
        <w:rPr>
          <w:i/>
        </w:rPr>
        <w:t xml:space="preserve">J Athl Train. </w:t>
      </w:r>
      <w:r w:rsidRPr="0007559F">
        <w:t>2018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3.</w:t>
      </w:r>
      <w:r w:rsidRPr="0007559F">
        <w:tab/>
        <w:t xml:space="preserve">Andersson SH, Bahr R, Clarsen B, Myklebust G. Risk factors for overuse shoulder injuries in a mixed-sex cohort of 329 elite handball players: previous findings could not be confirmed. </w:t>
      </w:r>
      <w:r w:rsidRPr="0007559F">
        <w:rPr>
          <w:i/>
        </w:rPr>
        <w:t xml:space="preserve">Br J Sports Med. </w:t>
      </w:r>
      <w:r w:rsidRPr="0007559F">
        <w:t>2017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4.</w:t>
      </w:r>
      <w:r w:rsidRPr="0007559F">
        <w:tab/>
        <w:t xml:space="preserve">Asker M, Holm LW, Kallberg H, Walden M, Skillgate E. Female adolescent elite handball players are more susceptible to shoulder problems than their male counterparts. </w:t>
      </w:r>
      <w:r w:rsidRPr="0007559F">
        <w:rPr>
          <w:i/>
        </w:rPr>
        <w:t xml:space="preserve">Knee Surg Sports Traumatol Arthrosc. </w:t>
      </w:r>
      <w:r w:rsidRPr="0007559F">
        <w:t>2018;26(7):1892-190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5.</w:t>
      </w:r>
      <w:r w:rsidRPr="0007559F">
        <w:tab/>
        <w:t xml:space="preserve">Aasheim C, Stavenes H, Andersson SH, Engbretsen L, Clarsen B. Prevalence and burden of overuse injuries in elite junior handball. </w:t>
      </w:r>
      <w:r w:rsidRPr="0007559F">
        <w:rPr>
          <w:i/>
        </w:rPr>
        <w:t xml:space="preserve">BMJ open sport &amp; exercise medicine. </w:t>
      </w:r>
      <w:r w:rsidRPr="0007559F">
        <w:t>2018;4(1):e000391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6.</w:t>
      </w:r>
      <w:r w:rsidRPr="0007559F">
        <w:tab/>
        <w:t xml:space="preserve">Oliveira VMA, Pitangui ACR, Gomes MRA, Silva HAD, Passos M, Araujo RC. Shoulder pain in adolescent athletes: prevalence, associated factors and its influence on upper limb function. </w:t>
      </w:r>
      <w:r w:rsidRPr="0007559F">
        <w:rPr>
          <w:i/>
        </w:rPr>
        <w:t xml:space="preserve">Braz J Phys Ther. </w:t>
      </w:r>
      <w:r w:rsidRPr="0007559F">
        <w:t>2017;21(2):107-113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7.</w:t>
      </w:r>
      <w:r w:rsidRPr="0007559F">
        <w:tab/>
        <w:t xml:space="preserve">Kelly BT, Barnes RP, Powell JW, Warren RF. Shoulder injuries to quarterbacks in the national football league. </w:t>
      </w:r>
      <w:r w:rsidRPr="0007559F">
        <w:rPr>
          <w:i/>
        </w:rPr>
        <w:t xml:space="preserve">Am J Sports Med. </w:t>
      </w:r>
      <w:r w:rsidRPr="0007559F">
        <w:t>2004;32(2):328-331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8.</w:t>
      </w:r>
      <w:r w:rsidRPr="0007559F">
        <w:tab/>
        <w:t xml:space="preserve">Vlak T, Pivalica D. Handball: the beauty or the beast. </w:t>
      </w:r>
      <w:r w:rsidRPr="0007559F">
        <w:rPr>
          <w:i/>
        </w:rPr>
        <w:t xml:space="preserve">Croatian medical journal. </w:t>
      </w:r>
      <w:r w:rsidRPr="0007559F">
        <w:t>2004;45(5):526-53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9.</w:t>
      </w:r>
      <w:r w:rsidRPr="0007559F">
        <w:tab/>
        <w:t xml:space="preserve">Andersson SH, Bahr R, Clarsen B, Myklebust G. Preventing overuse shoulder injuries among throwing athletes: a cluster-randomised controlled trial in 660 elite handball players. </w:t>
      </w:r>
      <w:r w:rsidRPr="0007559F">
        <w:rPr>
          <w:i/>
        </w:rPr>
        <w:t xml:space="preserve">Br J Sports Med. </w:t>
      </w:r>
      <w:r w:rsidRPr="0007559F">
        <w:t>2017;51(14):1073-108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0.</w:t>
      </w:r>
      <w:r w:rsidRPr="0007559F">
        <w:tab/>
        <w:t xml:space="preserve">Giroto N, Hespanhol Junior LC, Gomes MR, Lopes AD. Incidence and risk factors of injuries in Brazilian elite handball players: A prospective cohort study. </w:t>
      </w:r>
      <w:r w:rsidRPr="0007559F">
        <w:rPr>
          <w:i/>
        </w:rPr>
        <w:t xml:space="preserve">Scand J Med Sci Sports. </w:t>
      </w:r>
      <w:r w:rsidRPr="0007559F">
        <w:t>2017;27(2):195-202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lastRenderedPageBreak/>
        <w:t>11.</w:t>
      </w:r>
      <w:r w:rsidRPr="0007559F">
        <w:tab/>
        <w:t xml:space="preserve">Forthomme B, Wieczorek V, Frisch A, Crielaard JM, Croisier JL. Shoulder pain among high-level volleyball players and preseason features. </w:t>
      </w:r>
      <w:r w:rsidRPr="0007559F">
        <w:rPr>
          <w:i/>
        </w:rPr>
        <w:t xml:space="preserve">Med Sci Sports Exerc. </w:t>
      </w:r>
      <w:r w:rsidRPr="0007559F">
        <w:t>2013;45(10):1852-186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2.</w:t>
      </w:r>
      <w:r w:rsidRPr="0007559F">
        <w:tab/>
        <w:t xml:space="preserve">Shitara H, Kobayashi T, Yamamoto A, et al. Prospective multifactorial analysis of preseason risk factors for shoulder and elbow injuries in high school baseball pitchers. </w:t>
      </w:r>
      <w:r w:rsidRPr="0007559F">
        <w:rPr>
          <w:i/>
        </w:rPr>
        <w:t xml:space="preserve">Knee Surg Sports Traumatol Arthrosc. </w:t>
      </w:r>
      <w:r w:rsidRPr="0007559F">
        <w:t>2017;25(10):3303-331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3.</w:t>
      </w:r>
      <w:r w:rsidRPr="0007559F">
        <w:tab/>
        <w:t xml:space="preserve">Edouard P, Degache F, Oullion R, Plessis JY, Gleizes-Cervera S, Calmels P. Shoulder strength imbalances as injury risk in handball. </w:t>
      </w:r>
      <w:r w:rsidRPr="0007559F">
        <w:rPr>
          <w:i/>
        </w:rPr>
        <w:t xml:space="preserve">Int J Sports Med. </w:t>
      </w:r>
      <w:r w:rsidRPr="0007559F">
        <w:t>2013;34(7):654-66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4.</w:t>
      </w:r>
      <w:r w:rsidRPr="0007559F">
        <w:tab/>
        <w:t xml:space="preserve">Achenbach L, Laver L, Walter SS, Zeman F, Kuhr M, Krutsch W. Decreased external rotation strength is a risk factor for overuse shoulder injury in youth elite handball athletes. </w:t>
      </w:r>
      <w:r w:rsidRPr="0007559F">
        <w:rPr>
          <w:i/>
        </w:rPr>
        <w:t xml:space="preserve">Knee Surg Sports Traumatol Arthrosc. </w:t>
      </w:r>
      <w:r w:rsidRPr="0007559F">
        <w:t>2019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5.</w:t>
      </w:r>
      <w:r w:rsidRPr="0007559F">
        <w:tab/>
        <w:t xml:space="preserve">Moller M, Nielsen RO, Attermann J, et al. Handball load and shoulder injury rate: a 31-week cohort study of 679 elite youth handball players. </w:t>
      </w:r>
      <w:r w:rsidRPr="0007559F">
        <w:rPr>
          <w:i/>
        </w:rPr>
        <w:t xml:space="preserve">Br J Sports Med. </w:t>
      </w:r>
      <w:r w:rsidRPr="0007559F">
        <w:t>2017;51(4):231-237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6.</w:t>
      </w:r>
      <w:r w:rsidRPr="0007559F">
        <w:tab/>
        <w:t xml:space="preserve">Almeida GP, Silveira PF, Rosseto NP, Barbosa G, Ejnisman B, Cohen M. Glenohumeral range of motion in handball players with and without throwing-related shoulder pain. </w:t>
      </w:r>
      <w:r w:rsidRPr="0007559F">
        <w:rPr>
          <w:i/>
        </w:rPr>
        <w:t xml:space="preserve">J Shoulder Elbow Surg. </w:t>
      </w:r>
      <w:r w:rsidRPr="0007559F">
        <w:t>2013;22(5):602-607.</w:t>
      </w:r>
    </w:p>
    <w:p w:rsidR="0007559F" w:rsidRPr="0007559F" w:rsidRDefault="0007559F" w:rsidP="0007559F">
      <w:pPr>
        <w:pStyle w:val="EndNoteBibliography"/>
        <w:ind w:left="720" w:hanging="720"/>
      </w:pPr>
      <w:r w:rsidRPr="0007559F">
        <w:t>17.</w:t>
      </w:r>
      <w:r w:rsidRPr="0007559F">
        <w:tab/>
        <w:t xml:space="preserve">Andersson S, Bahr R, Olsen MJ, Myklebust G. Attitudes, Beliefs and Behaviour Towards Shoulder Injury Prevention in Elite Handball: Fertile Ground for Implementation. </w:t>
      </w:r>
      <w:r w:rsidRPr="0007559F">
        <w:rPr>
          <w:i/>
        </w:rPr>
        <w:t xml:space="preserve">Scand J Med Sci Sports. </w:t>
      </w:r>
      <w:r w:rsidRPr="0007559F">
        <w:t>2019;Submitted.</w:t>
      </w:r>
    </w:p>
    <w:p w:rsidR="00DF41AA" w:rsidRP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fldChar w:fldCharType="end"/>
      </w:r>
    </w:p>
    <w:sectPr w:rsidR="00DF41AA" w:rsidRPr="0048104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0595ppnfzt0heex5b5dw535z0prwwvx9s2&quot;&gt;Mitt NIH bibl&lt;record-ids&gt;&lt;item&gt;952&lt;/item&gt;&lt;item&gt;990&lt;/item&gt;&lt;item&gt;1019&lt;/item&gt;&lt;item&gt;1034&lt;/item&gt;&lt;item&gt;1035&lt;/item&gt;&lt;item&gt;1037&lt;/item&gt;&lt;item&gt;1047&lt;/item&gt;&lt;item&gt;1070&lt;/item&gt;&lt;item&gt;1075&lt;/item&gt;&lt;item&gt;1209&lt;/item&gt;&lt;item&gt;1215&lt;/item&gt;&lt;item&gt;1222&lt;/item&gt;&lt;item&gt;1318&lt;/item&gt;&lt;item&gt;1319&lt;/item&gt;&lt;item&gt;1852&lt;/item&gt;&lt;item&gt;1853&lt;/item&gt;&lt;item&gt;1854&lt;/item&gt;&lt;/record-ids&gt;&lt;/item&gt;&lt;/Libraries&gt;"/>
  </w:docVars>
  <w:rsids>
    <w:rsidRoot w:val="00B63718"/>
    <w:rsid w:val="0007559F"/>
    <w:rsid w:val="000C67BA"/>
    <w:rsid w:val="003F58DA"/>
    <w:rsid w:val="00435979"/>
    <w:rsid w:val="00444034"/>
    <w:rsid w:val="00481047"/>
    <w:rsid w:val="00590C76"/>
    <w:rsid w:val="005E4C83"/>
    <w:rsid w:val="00614C43"/>
    <w:rsid w:val="00616E32"/>
    <w:rsid w:val="00651C5C"/>
    <w:rsid w:val="006B3DEB"/>
    <w:rsid w:val="0089528C"/>
    <w:rsid w:val="00974D44"/>
    <w:rsid w:val="00A76F66"/>
    <w:rsid w:val="00B31F2C"/>
    <w:rsid w:val="00B63718"/>
    <w:rsid w:val="00DF41AA"/>
    <w:rsid w:val="00E21B6F"/>
    <w:rsid w:val="00E35A4D"/>
    <w:rsid w:val="00F11CC8"/>
    <w:rsid w:val="00F65D9C"/>
    <w:rsid w:val="00FA6E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14B23D"/>
  <w15:chartTrackingRefBased/>
  <w15:docId w15:val="{453CC590-217E-4415-8812-4C95944476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Tegn"/>
    <w:rsid w:val="0048104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48104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48104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48104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1CC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1CC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521</Words>
  <Characters>8675</Characters>
  <Application>Microsoft Office Word</Application>
  <DocSecurity>0</DocSecurity>
  <Lines>72</Lines>
  <Paragraphs>20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Norges idrettshøgskole</Company>
  <LinksUpToDate>false</LinksUpToDate>
  <CharactersWithSpaces>10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lde Fredriksen</dc:creator>
  <cp:keywords/>
  <dc:description/>
  <cp:lastModifiedBy>Hilde Fredriksen</cp:lastModifiedBy>
  <cp:revision>2</cp:revision>
  <dcterms:created xsi:type="dcterms:W3CDTF">2020-06-29T07:21:00Z</dcterms:created>
  <dcterms:modified xsi:type="dcterms:W3CDTF">2020-06-29T07:21:00Z</dcterms:modified>
</cp:coreProperties>
</file>